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79B208" w14:textId="39344292" w:rsidR="00B53393" w:rsidRDefault="00B53393" w:rsidP="00B53393">
      <w:pPr>
        <w:pStyle w:val="Heading1"/>
        <w:ind w:firstLine="0"/>
      </w:pPr>
      <w:r>
        <w:t>Molecular Entanglement</w:t>
      </w:r>
    </w:p>
    <w:p w14:paraId="35F255B3" w14:textId="77777777" w:rsidR="00B53393" w:rsidRDefault="00B53393" w:rsidP="00B53393">
      <w:pPr>
        <w:rPr>
          <w:rFonts w:cstheme="minorHAnsi"/>
        </w:rPr>
      </w:pPr>
    </w:p>
    <w:p w14:paraId="7F8F6ED2" w14:textId="5905760C" w:rsidR="003518BE" w:rsidRPr="009D30B3" w:rsidRDefault="00DB302B" w:rsidP="003518BE">
      <w:pPr>
        <w:rPr>
          <w:rFonts w:cstheme="minorHAnsi"/>
        </w:rPr>
      </w:pPr>
      <w:r>
        <w:rPr>
          <w:rFonts w:cstheme="minorHAnsi"/>
        </w:rPr>
        <w:t>Coupling</w:t>
      </w:r>
      <w:r w:rsidR="003518BE" w:rsidRPr="009D30B3">
        <w:rPr>
          <w:rFonts w:cstheme="minorHAnsi"/>
        </w:rPr>
        <w:t xml:space="preserve"> between systems is the norm in evolution. The nucleus is coupled to the mitochondrion </w:t>
      </w:r>
      <w:r w:rsidR="003518BE" w:rsidRPr="009D30B3">
        <w:rPr>
          <w:rFonts w:cstheme="minorHAnsi"/>
        </w:rPr>
        <w:fldChar w:fldCharType="begin"/>
      </w:r>
      <w:r w:rsidR="009A328B">
        <w:rPr>
          <w:rFonts w:cstheme="minorHAnsi"/>
        </w:rPr>
        <w:instrText xml:space="preserve"> ADDIN EN.CITE &lt;EndNote&gt;&lt;Cite&gt;&lt;Author&gt;Roger&lt;/Author&gt;&lt;Year&gt;2017&lt;/Year&gt;&lt;RecNum&gt;397&lt;/RecNum&gt;&lt;DisplayText&gt;(1)&lt;/DisplayText&gt;&lt;record&gt;&lt;rec-number&gt;397&lt;/rec-number&gt;&lt;foreign-keys&gt;&lt;key app="EN" db-id="5vx2w2xpseedtnef5svxdx00a0exaxxzptx5" timestamp="1674409663"&gt;397&lt;/key&gt;&lt;/foreign-keys&gt;&lt;ref-type name="Journal Article"&gt;17&lt;/ref-type&gt;&lt;contributors&gt;&lt;authors&gt;&lt;author&gt;Roger, Andrew J.&lt;/author&gt;&lt;author&gt;Muñoz-Gómez, Sergio A.&lt;/author&gt;&lt;author&gt;Kamikawa, Ryoma&lt;/author&gt;&lt;/authors&gt;&lt;/contributors&gt;&lt;titles&gt;&lt;title&gt;The origin and diversification of mitochondria&lt;/title&gt;&lt;secondary-title&gt;Current Biology&lt;/secondary-title&gt;&lt;/titles&gt;&lt;pages&gt;R1177-R1192&lt;/pages&gt;&lt;volume&gt;27&lt;/volume&gt;&lt;number&gt;21&lt;/number&gt;&lt;dates&gt;&lt;year&gt;2017&lt;/year&gt;&lt;/dates&gt;&lt;publisher&gt;Elsevier&lt;/publisher&gt;&lt;isbn&gt;0960-9822&lt;/isbn&gt;&lt;urls&gt;&lt;/urls&gt;&lt;/record&gt;&lt;/Cite&gt;&lt;/EndNote&gt;</w:instrText>
      </w:r>
      <w:r w:rsidR="003518BE" w:rsidRPr="009D30B3">
        <w:rPr>
          <w:rFonts w:cstheme="minorHAnsi"/>
        </w:rPr>
        <w:fldChar w:fldCharType="separate"/>
      </w:r>
      <w:r w:rsidR="009A328B">
        <w:rPr>
          <w:rFonts w:cstheme="minorHAnsi"/>
          <w:noProof/>
        </w:rPr>
        <w:t>(1)</w:t>
      </w:r>
      <w:r w:rsidR="003518BE" w:rsidRPr="009D30B3">
        <w:rPr>
          <w:rFonts w:cstheme="minorHAnsi"/>
        </w:rPr>
        <w:fldChar w:fldCharType="end"/>
      </w:r>
      <w:r w:rsidR="003518BE" w:rsidRPr="009D30B3">
        <w:rPr>
          <w:rFonts w:cstheme="minorHAnsi"/>
        </w:rPr>
        <w:t xml:space="preserve">, the tibia is coupled to the fibula </w:t>
      </w:r>
      <w:r w:rsidR="003518BE" w:rsidRPr="009D30B3">
        <w:rPr>
          <w:rFonts w:cstheme="minorHAnsi"/>
        </w:rPr>
        <w:fldChar w:fldCharType="begin"/>
      </w:r>
      <w:r w:rsidR="009A328B">
        <w:rPr>
          <w:rFonts w:cstheme="minorHAnsi"/>
        </w:rPr>
        <w:instrText xml:space="preserve"> ADDIN EN.CITE &lt;EndNote&gt;&lt;Cite&gt;&lt;Author&gt;Botelho&lt;/Author&gt;&lt;Year&gt;2016&lt;/Year&gt;&lt;RecNum&gt;431&lt;/RecNum&gt;&lt;DisplayText&gt;(2)&lt;/DisplayText&gt;&lt;record&gt;&lt;rec-number&gt;431&lt;/rec-number&gt;&lt;foreign-keys&gt;&lt;key app="EN" db-id="5vx2w2xpseedtnef5svxdx00a0exaxxzptx5" timestamp="1687023435"&gt;431&lt;/key&gt;&lt;/foreign-keys&gt;&lt;ref-type name="Journal Article"&gt;17&lt;/ref-type&gt;&lt;contributors&gt;&lt;authors&gt;&lt;author&gt;Botelho, João Francisco&lt;/author&gt;&lt;author&gt;Smith-Paredes, Daniel&lt;/author&gt;&lt;author&gt;Soto-Acuna, Sergio&lt;/author&gt;&lt;author&gt;O&amp;apos;Connor, Jingmai&lt;/author&gt;&lt;author&gt;Palma, Veronica&lt;/author&gt;&lt;author&gt;Vargas, Alexander O&lt;/author&gt;&lt;/authors&gt;&lt;/contributors&gt;&lt;titles&gt;&lt;title&gt;Molecular development of fibular reduction in birds and its evolution from dinosaurs&lt;/title&gt;&lt;secondary-title&gt;Evolution&lt;/secondary-title&gt;&lt;/titles&gt;&lt;periodical&gt;&lt;full-title&gt;Evolution&lt;/full-title&gt;&lt;abbr-1&gt;Evolution&lt;/abbr-1&gt;&lt;abbr-2&gt;Evolution&lt;/abbr-2&gt;&lt;/periodical&gt;&lt;pages&gt;543-554&lt;/pages&gt;&lt;volume&gt;70&lt;/volume&gt;&lt;number&gt;3&lt;/number&gt;&lt;dates&gt;&lt;year&gt;2016&lt;/year&gt;&lt;/dates&gt;&lt;isbn&gt;1558-5646&lt;/isbn&gt;&lt;urls&gt;&lt;/urls&gt;&lt;/record&gt;&lt;/Cite&gt;&lt;/EndNote&gt;</w:instrText>
      </w:r>
      <w:r w:rsidR="003518BE" w:rsidRPr="009D30B3">
        <w:rPr>
          <w:rFonts w:cstheme="minorHAnsi"/>
        </w:rPr>
        <w:fldChar w:fldCharType="separate"/>
      </w:r>
      <w:r w:rsidR="009A328B">
        <w:rPr>
          <w:rFonts w:cstheme="minorHAnsi"/>
          <w:noProof/>
        </w:rPr>
        <w:t>(2)</w:t>
      </w:r>
      <w:r w:rsidR="003518BE" w:rsidRPr="009D30B3">
        <w:rPr>
          <w:rFonts w:cstheme="minorHAnsi"/>
        </w:rPr>
        <w:fldChar w:fldCharType="end"/>
      </w:r>
      <w:r w:rsidR="003518BE" w:rsidRPr="009D30B3">
        <w:rPr>
          <w:rFonts w:cstheme="minorHAnsi"/>
        </w:rPr>
        <w:t xml:space="preserve">, and the wasp is coupled to the fig </w:t>
      </w:r>
      <w:r w:rsidR="003518BE" w:rsidRPr="009D30B3">
        <w:rPr>
          <w:rFonts w:cstheme="minorHAnsi"/>
        </w:rPr>
        <w:fldChar w:fldCharType="begin"/>
      </w:r>
      <w:r w:rsidR="009A328B">
        <w:rPr>
          <w:rFonts w:cstheme="minorHAnsi"/>
        </w:rPr>
        <w:instrText xml:space="preserve"> ADDIN EN.CITE &lt;EndNote&gt;&lt;Cite&gt;&lt;Author&gt;Machado&lt;/Author&gt;&lt;Year&gt;2005&lt;/Year&gt;&lt;RecNum&gt;396&lt;/RecNum&gt;&lt;DisplayText&gt;(3)&lt;/DisplayText&gt;&lt;record&gt;&lt;rec-number&gt;396&lt;/rec-number&gt;&lt;foreign-keys&gt;&lt;key app="EN" db-id="5vx2w2xpseedtnef5svxdx00a0exaxxzptx5" timestamp="1674409616"&gt;396&lt;/key&gt;&lt;/foreign-keys&gt;&lt;ref-type name="Journal Article"&gt;17&lt;/ref-type&gt;&lt;contributors&gt;&lt;authors&gt;&lt;author&gt;Machado, Carlos A.&lt;/author&gt;&lt;author&gt;Robbins, Nancy&lt;/author&gt;&lt;author&gt;Gilbert, M. Thomas P.&lt;/author&gt;&lt;author&gt;Herre, Edward Allen&lt;/author&gt;&lt;/authors&gt;&lt;/contributors&gt;&lt;titles&gt;&lt;title&gt;Critical review of host specificity and its coevolutionary implications in the fig/fig-wasp mutualism&lt;/title&gt;&lt;secondary-title&gt;Proceedings of the National Academy of Sciences&lt;/secondary-title&gt;&lt;/titles&gt;&lt;periodical&gt;&lt;full-title&gt;Proceedings of the National Academy of Sciences&lt;/full-title&gt;&lt;abbr-1&gt;Proc. Natl. Acad. Sci. USA&lt;/abbr-1&gt;&lt;/periodical&gt;&lt;pages&gt;6558-6565&lt;/pages&gt;&lt;volume&gt;102&lt;/volume&gt;&lt;number&gt;suppl_1&lt;/number&gt;&lt;dates&gt;&lt;year&gt;2005&lt;/year&gt;&lt;/dates&gt;&lt;publisher&gt;National Acad Sciences&lt;/publisher&gt;&lt;isbn&gt;0027-8424&lt;/isbn&gt;&lt;urls&gt;&lt;/urls&gt;&lt;/record&gt;&lt;/Cite&gt;&lt;/EndNote&gt;</w:instrText>
      </w:r>
      <w:r w:rsidR="003518BE" w:rsidRPr="009D30B3">
        <w:rPr>
          <w:rFonts w:cstheme="minorHAnsi"/>
        </w:rPr>
        <w:fldChar w:fldCharType="separate"/>
      </w:r>
      <w:r w:rsidR="009A328B">
        <w:rPr>
          <w:rFonts w:cstheme="minorHAnsi"/>
          <w:noProof/>
        </w:rPr>
        <w:t>(3)</w:t>
      </w:r>
      <w:r w:rsidR="003518BE" w:rsidRPr="009D30B3">
        <w:rPr>
          <w:rFonts w:cstheme="minorHAnsi"/>
        </w:rPr>
        <w:fldChar w:fldCharType="end"/>
      </w:r>
      <w:r w:rsidR="003518BE" w:rsidRPr="009D30B3">
        <w:rPr>
          <w:rFonts w:cstheme="minorHAnsi"/>
        </w:rPr>
        <w:t>. Evolutionary advances ripple through and between systems and organisms and ecosystems.</w:t>
      </w:r>
    </w:p>
    <w:p w14:paraId="12421273" w14:textId="77777777" w:rsidR="00351EF2" w:rsidRDefault="00B53393" w:rsidP="00B53393">
      <w:pPr>
        <w:rPr>
          <w:rFonts w:cstheme="minorHAnsi"/>
        </w:rPr>
      </w:pPr>
      <w:r>
        <w:rPr>
          <w:rFonts w:cstheme="minorHAnsi"/>
        </w:rPr>
        <w:t>M</w:t>
      </w:r>
      <w:r w:rsidRPr="009D30B3">
        <w:rPr>
          <w:rFonts w:cstheme="minorHAnsi"/>
        </w:rPr>
        <w:t xml:space="preserve">olecular level entanglement, integration, and interdependencies </w:t>
      </w:r>
      <w:r>
        <w:rPr>
          <w:rFonts w:cstheme="minorHAnsi"/>
        </w:rPr>
        <w:t xml:space="preserve">is </w:t>
      </w:r>
      <w:r w:rsidR="003518BE">
        <w:rPr>
          <w:rFonts w:cstheme="minorHAnsi"/>
        </w:rPr>
        <w:t xml:space="preserve">also </w:t>
      </w:r>
      <w:r>
        <w:rPr>
          <w:rFonts w:cstheme="minorHAnsi"/>
        </w:rPr>
        <w:t xml:space="preserve">observed </w:t>
      </w:r>
      <w:r w:rsidRPr="009D30B3">
        <w:rPr>
          <w:rFonts w:cstheme="minorHAnsi"/>
        </w:rPr>
        <w:t xml:space="preserve">in biochemical systems </w:t>
      </w:r>
      <w:r w:rsidRPr="009D30B3">
        <w:rPr>
          <w:rFonts w:cstheme="minorHAnsi"/>
        </w:rPr>
        <w:fldChar w:fldCharType="begin">
          <w:fldData xml:space="preserve">PEVuZE5vdGU+PENpdGU+PEF1dGhvcj5SdWl6LU1pcmF6bzwvQXV0aG9yPjxZZWFyPjIwMjQ8L1ll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</w:fldData>
        </w:fldChar>
      </w:r>
      <w:r w:rsidR="009A328B">
        <w:rPr>
          <w:rFonts w:cstheme="minorHAnsi"/>
        </w:rPr>
        <w:instrText xml:space="preserve"> ADDIN EN.CITE </w:instrText>
      </w:r>
      <w:r w:rsidR="009A328B">
        <w:rPr>
          <w:rFonts w:cstheme="minorHAnsi"/>
        </w:rPr>
        <w:fldChar w:fldCharType="begin">
          <w:fldData xml:space="preserve">PEVuZE5vdGU+PENpdGU+PEF1dGhvcj5SdWl6LU1pcmF6bzwvQXV0aG9yPjxZZWFyPjIwMjQ8L1ll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</w:fldData>
        </w:fldChar>
      </w:r>
      <w:r w:rsidR="009A328B">
        <w:rPr>
          <w:rFonts w:cstheme="minorHAnsi"/>
        </w:rPr>
        <w:instrText xml:space="preserve"> ADDIN EN.CITE.DATA </w:instrText>
      </w:r>
      <w:r w:rsidR="009A328B">
        <w:rPr>
          <w:rFonts w:cstheme="minorHAnsi"/>
        </w:rPr>
      </w:r>
      <w:r w:rsidR="009A328B">
        <w:rPr>
          <w:rFonts w:cstheme="minorHAnsi"/>
        </w:rPr>
        <w:fldChar w:fldCharType="end"/>
      </w:r>
      <w:r w:rsidRPr="009D30B3">
        <w:rPr>
          <w:rFonts w:cstheme="minorHAnsi"/>
        </w:rPr>
      </w:r>
      <w:r w:rsidRPr="009D30B3">
        <w:rPr>
          <w:rFonts w:cstheme="minorHAnsi"/>
        </w:rPr>
        <w:fldChar w:fldCharType="separate"/>
      </w:r>
      <w:r w:rsidR="009A328B">
        <w:rPr>
          <w:rFonts w:cstheme="minorHAnsi"/>
          <w:noProof/>
        </w:rPr>
        <w:t>(4-6)</w:t>
      </w:r>
      <w:r w:rsidRPr="009D30B3">
        <w:rPr>
          <w:rFonts w:cstheme="minorHAnsi"/>
        </w:rPr>
        <w:fldChar w:fldCharType="end"/>
      </w:r>
      <w:r w:rsidRPr="009D30B3">
        <w:rPr>
          <w:rFonts w:cstheme="minorHAnsi"/>
        </w:rPr>
        <w:t xml:space="preserve">. These phenomena are seen in reciprocal synthesis: RNA synthesizes protein in the ribosome and protein synthesizes RNA in polymerases. Amino acids are consumed to make nucleotides (aspartate and glycine in purine and pyrimidine biosynthesis), while nucleotides are consumed to make amino acids (ATP in histidine biosynthesis) </w:t>
      </w:r>
      <w:r w:rsidRPr="009D30B3">
        <w:rPr>
          <w:rFonts w:cstheme="minorHAnsi"/>
        </w:rPr>
        <w:fldChar w:fldCharType="begin">
          <w:fldData xml:space="preserve">PEVuZE5vdGU+PENpdGU+PEF1dGhvcj5OZWxzb248L0F1dGhvcj48WWVhcj4yMDIxPC9ZZWFyPjxS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</w:fldData>
        </w:fldChar>
      </w:r>
      <w:r w:rsidR="009A328B">
        <w:rPr>
          <w:rFonts w:cstheme="minorHAnsi"/>
        </w:rPr>
        <w:instrText xml:space="preserve"> ADDIN EN.CITE </w:instrText>
      </w:r>
      <w:r w:rsidR="009A328B">
        <w:rPr>
          <w:rFonts w:cstheme="minorHAnsi"/>
        </w:rPr>
        <w:fldChar w:fldCharType="begin">
          <w:fldData xml:space="preserve">PEVuZE5vdGU+PENpdGU+PEF1dGhvcj5OZWxzb248L0F1dGhvcj48WWVhcj4yMDIxPC9ZZWFyPjxS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</w:fldData>
        </w:fldChar>
      </w:r>
      <w:r w:rsidR="009A328B">
        <w:rPr>
          <w:rFonts w:cstheme="minorHAnsi"/>
        </w:rPr>
        <w:instrText xml:space="preserve"> ADDIN EN.CITE.DATA </w:instrText>
      </w:r>
      <w:r w:rsidR="009A328B">
        <w:rPr>
          <w:rFonts w:cstheme="minorHAnsi"/>
        </w:rPr>
      </w:r>
      <w:r w:rsidR="009A328B">
        <w:rPr>
          <w:rFonts w:cstheme="minorHAnsi"/>
        </w:rPr>
        <w:fldChar w:fldCharType="end"/>
      </w:r>
      <w:r w:rsidRPr="009D30B3">
        <w:rPr>
          <w:rFonts w:cstheme="minorHAnsi"/>
        </w:rPr>
      </w:r>
      <w:r w:rsidRPr="009D30B3">
        <w:rPr>
          <w:rFonts w:cstheme="minorHAnsi"/>
        </w:rPr>
        <w:fldChar w:fldCharType="separate"/>
      </w:r>
      <w:r w:rsidR="009A328B">
        <w:rPr>
          <w:rFonts w:cstheme="minorHAnsi"/>
          <w:noProof/>
        </w:rPr>
        <w:t>(7-9)</w:t>
      </w:r>
      <w:r w:rsidRPr="009D30B3">
        <w:rPr>
          <w:rFonts w:cstheme="minorHAnsi"/>
        </w:rPr>
        <w:fldChar w:fldCharType="end"/>
      </w:r>
      <w:r w:rsidRPr="009D30B3">
        <w:rPr>
          <w:rFonts w:cstheme="minorHAnsi"/>
        </w:rPr>
        <w:t>. Universal metabolic intermediates are molecular chimeras containing components from multiple biopolymer systems. NAD</w:t>
      </w:r>
      <w:r w:rsidRPr="009D30B3">
        <w:rPr>
          <w:rFonts w:cstheme="minorHAnsi"/>
          <w:vertAlign w:val="superscript"/>
        </w:rPr>
        <w:t>+</w:t>
      </w:r>
      <w:r w:rsidRPr="009D30B3">
        <w:rPr>
          <w:rFonts w:cstheme="minorHAnsi"/>
        </w:rPr>
        <w:t xml:space="preserve"> contains nicotinamide (from tryptophan) and adenosine dinucleotide; FAD contains riboflavin and ADP; SAM combines methionine and ATP. Aminoacyl-tRNA synthetases (proteins) couple amino acids to tRNA (RNA), creating the essential interface between genetic information and protein synthesis. Ribonucleotide reductase (a protein) converts RNA precursors into DNA precursors, yet the enzyme itself is encoded by DNA—a circular dependency where each biopolymer requires the others for its synthesis. </w:t>
      </w:r>
    </w:p>
    <w:p w14:paraId="2F034F4F" w14:textId="41B9070A" w:rsidR="00B53393" w:rsidRPr="009D30B3" w:rsidRDefault="00B53393" w:rsidP="00351EF2">
      <w:pPr>
        <w:rPr>
          <w:rFonts w:cstheme="minorHAnsi"/>
        </w:rPr>
      </w:pPr>
      <w:r w:rsidRPr="009D30B3">
        <w:rPr>
          <w:rFonts w:cstheme="minorHAnsi"/>
        </w:rPr>
        <w:t>Chemical evolution is predicted to build molecular entanglement in biological systems from the ground up, not as a post hoc adaptation.</w:t>
      </w:r>
      <w:r w:rsidR="00351EF2">
        <w:rPr>
          <w:rFonts w:cstheme="minorHAnsi"/>
        </w:rPr>
        <w:t xml:space="preserve"> </w:t>
      </w:r>
      <w:r w:rsidRPr="009D30B3">
        <w:rPr>
          <w:rFonts w:cstheme="minorHAnsi"/>
        </w:rPr>
        <w:t>If various biomolecules co-evolved, then there were no metaphorical chickens or eggs. Diverse ancestral populations of molecular species with complementary proficiencies exchanged reciprocal benefits from the beginning of chemical evolution. Changes in proto-building blocks or proto-biopolymer backbones caused changes in other molecules and in primitive metabolism. In this model, all biopolymers emerged and evolved in concert. The structure of polynucleotides is, in part, a result of the abilities of DNA and RNA to interact synergistically with polypeptides, and vice versa.</w:t>
      </w:r>
    </w:p>
    <w:p w14:paraId="166C56A2" w14:textId="77777777" w:rsidR="009A328B" w:rsidRDefault="009A328B"/>
    <w:p w14:paraId="36991006" w14:textId="77777777" w:rsidR="009A328B" w:rsidRDefault="009A328B"/>
    <w:p w14:paraId="2410696F" w14:textId="77777777" w:rsidR="009A328B" w:rsidRPr="009A328B" w:rsidRDefault="009A328B" w:rsidP="009A328B">
      <w:pPr>
        <w:pStyle w:val="EndNoteBibliography"/>
        <w:ind w:left="720" w:hanging="720"/>
        <w:rPr>
          <w:noProof/>
        </w:rPr>
      </w:pPr>
      <w:r>
        <w:fldChar w:fldCharType="begin"/>
      </w:r>
      <w:r>
        <w:instrText xml:space="preserve"> ADDIN EN.REFLIST </w:instrText>
      </w:r>
      <w:r>
        <w:fldChar w:fldCharType="separate"/>
      </w:r>
      <w:r w:rsidRPr="009A328B">
        <w:rPr>
          <w:noProof/>
        </w:rPr>
        <w:t>1.</w:t>
      </w:r>
      <w:r w:rsidRPr="009A328B">
        <w:rPr>
          <w:noProof/>
        </w:rPr>
        <w:tab/>
        <w:t xml:space="preserve">Roger AJ, Muñoz-Gómez SA, &amp; Kamikawa R (2017) The origin and diversification of mitochondria. </w:t>
      </w:r>
      <w:r w:rsidRPr="009A328B">
        <w:rPr>
          <w:i/>
          <w:noProof/>
        </w:rPr>
        <w:t>Current Biology</w:t>
      </w:r>
      <w:r w:rsidRPr="009A328B">
        <w:rPr>
          <w:noProof/>
        </w:rPr>
        <w:t xml:space="preserve"> </w:t>
      </w:r>
      <w:r w:rsidRPr="009A328B">
        <w:rPr>
          <w:b/>
          <w:noProof/>
        </w:rPr>
        <w:t>27</w:t>
      </w:r>
      <w:r w:rsidRPr="009A328B">
        <w:rPr>
          <w:noProof/>
        </w:rPr>
        <w:t>: R1177-R1192.</w:t>
      </w:r>
    </w:p>
    <w:p w14:paraId="0F269C65" w14:textId="77777777" w:rsidR="009A328B" w:rsidRPr="009A328B" w:rsidRDefault="009A328B" w:rsidP="009A328B">
      <w:pPr>
        <w:pStyle w:val="EndNoteBibliography"/>
        <w:ind w:left="720" w:hanging="720"/>
        <w:rPr>
          <w:noProof/>
        </w:rPr>
      </w:pPr>
      <w:r w:rsidRPr="009A328B">
        <w:rPr>
          <w:noProof/>
        </w:rPr>
        <w:lastRenderedPageBreak/>
        <w:t>2.</w:t>
      </w:r>
      <w:r w:rsidRPr="009A328B">
        <w:rPr>
          <w:noProof/>
        </w:rPr>
        <w:tab/>
        <w:t xml:space="preserve">Botelho JF, Smith-Paredes D, Soto-Acuna S, O'connor J, Palma V, &amp; Vargas AO (2016) Molecular development of fibular reduction in birds and its evolution from dinosaurs. </w:t>
      </w:r>
      <w:r w:rsidRPr="009A328B">
        <w:rPr>
          <w:i/>
          <w:noProof/>
        </w:rPr>
        <w:t>Evolution</w:t>
      </w:r>
      <w:r w:rsidRPr="009A328B">
        <w:rPr>
          <w:noProof/>
        </w:rPr>
        <w:t xml:space="preserve"> </w:t>
      </w:r>
      <w:r w:rsidRPr="009A328B">
        <w:rPr>
          <w:b/>
          <w:noProof/>
        </w:rPr>
        <w:t>70</w:t>
      </w:r>
      <w:r w:rsidRPr="009A328B">
        <w:rPr>
          <w:noProof/>
        </w:rPr>
        <w:t>: 543-554.</w:t>
      </w:r>
    </w:p>
    <w:p w14:paraId="5E9B8451" w14:textId="77777777" w:rsidR="009A328B" w:rsidRPr="009A328B" w:rsidRDefault="009A328B" w:rsidP="009A328B">
      <w:pPr>
        <w:pStyle w:val="EndNoteBibliography"/>
        <w:ind w:left="720" w:hanging="720"/>
        <w:rPr>
          <w:noProof/>
        </w:rPr>
      </w:pPr>
      <w:r w:rsidRPr="009A328B">
        <w:rPr>
          <w:noProof/>
        </w:rPr>
        <w:t>3.</w:t>
      </w:r>
      <w:r w:rsidRPr="009A328B">
        <w:rPr>
          <w:noProof/>
        </w:rPr>
        <w:tab/>
        <w:t xml:space="preserve">Machado CA, Robbins N, Gilbert MTP, &amp; Herre EA (2005) Critical review of host specificity and its coevolutionary implications in the fig/fig-wasp mutualism. </w:t>
      </w:r>
      <w:r w:rsidRPr="009A328B">
        <w:rPr>
          <w:i/>
          <w:noProof/>
        </w:rPr>
        <w:t>Proc Natl Acad Sci USA</w:t>
      </w:r>
      <w:r w:rsidRPr="009A328B">
        <w:rPr>
          <w:noProof/>
        </w:rPr>
        <w:t xml:space="preserve"> </w:t>
      </w:r>
      <w:r w:rsidRPr="009A328B">
        <w:rPr>
          <w:b/>
          <w:noProof/>
        </w:rPr>
        <w:t>102</w:t>
      </w:r>
      <w:r w:rsidRPr="009A328B">
        <w:rPr>
          <w:noProof/>
        </w:rPr>
        <w:t>: 6558-6565.</w:t>
      </w:r>
    </w:p>
    <w:p w14:paraId="40864A00" w14:textId="77777777" w:rsidR="009A328B" w:rsidRPr="009A328B" w:rsidRDefault="009A328B" w:rsidP="009A328B">
      <w:pPr>
        <w:pStyle w:val="EndNoteBibliography"/>
        <w:ind w:left="720" w:hanging="720"/>
        <w:rPr>
          <w:noProof/>
        </w:rPr>
      </w:pPr>
      <w:r w:rsidRPr="009A328B">
        <w:rPr>
          <w:noProof/>
        </w:rPr>
        <w:t>4.</w:t>
      </w:r>
      <w:r w:rsidRPr="009A328B">
        <w:rPr>
          <w:noProof/>
        </w:rPr>
        <w:tab/>
        <w:t xml:space="preserve">Ruiz-Mirazo K &amp; Moreno A (2024) On the evolutionary development of biological organization from complex prebiotic chemistry. </w:t>
      </w:r>
      <w:r w:rsidRPr="009A328B">
        <w:rPr>
          <w:i/>
          <w:noProof/>
        </w:rPr>
        <w:t>Organization in Biology</w:t>
      </w:r>
      <w:r w:rsidRPr="009A328B">
        <w:rPr>
          <w:noProof/>
        </w:rPr>
        <w:t xml:space="preserve"> 187.</w:t>
      </w:r>
    </w:p>
    <w:p w14:paraId="5ACC9C87" w14:textId="77777777" w:rsidR="009A328B" w:rsidRPr="009A328B" w:rsidRDefault="009A328B" w:rsidP="009A328B">
      <w:pPr>
        <w:pStyle w:val="EndNoteBibliography"/>
        <w:ind w:left="720" w:hanging="720"/>
        <w:rPr>
          <w:noProof/>
        </w:rPr>
      </w:pPr>
      <w:r w:rsidRPr="009A328B">
        <w:rPr>
          <w:noProof/>
        </w:rPr>
        <w:t>5.</w:t>
      </w:r>
      <w:r w:rsidRPr="009A328B">
        <w:rPr>
          <w:noProof/>
        </w:rPr>
        <w:tab/>
        <w:t xml:space="preserve">Douglas A (2015) The study of mutualism. </w:t>
      </w:r>
      <w:r w:rsidRPr="009A328B">
        <w:rPr>
          <w:i/>
          <w:noProof/>
        </w:rPr>
        <w:t>Mutualism Oxford Press, Oxford</w:t>
      </w:r>
      <w:r w:rsidRPr="009A328B">
        <w:rPr>
          <w:noProof/>
        </w:rPr>
        <w:t xml:space="preserve"> 20-34.</w:t>
      </w:r>
    </w:p>
    <w:p w14:paraId="04902E6B" w14:textId="77777777" w:rsidR="009A328B" w:rsidRPr="009A328B" w:rsidRDefault="009A328B" w:rsidP="009A328B">
      <w:pPr>
        <w:pStyle w:val="EndNoteBibliography"/>
        <w:ind w:left="720" w:hanging="720"/>
        <w:rPr>
          <w:noProof/>
        </w:rPr>
      </w:pPr>
      <w:r w:rsidRPr="009A328B">
        <w:rPr>
          <w:noProof/>
        </w:rPr>
        <w:t>6.</w:t>
      </w:r>
      <w:r w:rsidRPr="009A328B">
        <w:rPr>
          <w:noProof/>
        </w:rPr>
        <w:tab/>
        <w:t xml:space="preserve">Schwartz MW &amp; Hoeksema JD (1998) Specialization and resource trade: Biological markets as a model of mutualisms. </w:t>
      </w:r>
      <w:r w:rsidRPr="009A328B">
        <w:rPr>
          <w:i/>
          <w:noProof/>
        </w:rPr>
        <w:t>Ecology</w:t>
      </w:r>
      <w:r w:rsidRPr="009A328B">
        <w:rPr>
          <w:noProof/>
        </w:rPr>
        <w:t xml:space="preserve"> </w:t>
      </w:r>
      <w:r w:rsidRPr="009A328B">
        <w:rPr>
          <w:b/>
          <w:noProof/>
        </w:rPr>
        <w:t>79</w:t>
      </w:r>
      <w:r w:rsidRPr="009A328B">
        <w:rPr>
          <w:noProof/>
        </w:rPr>
        <w:t>: 1029-1038.</w:t>
      </w:r>
    </w:p>
    <w:p w14:paraId="12E72322" w14:textId="77777777" w:rsidR="009A328B" w:rsidRPr="009A328B" w:rsidRDefault="009A328B" w:rsidP="009A328B">
      <w:pPr>
        <w:pStyle w:val="EndNoteBibliography"/>
        <w:ind w:left="720" w:hanging="720"/>
        <w:rPr>
          <w:noProof/>
        </w:rPr>
      </w:pPr>
      <w:r w:rsidRPr="009A328B">
        <w:rPr>
          <w:noProof/>
        </w:rPr>
        <w:t>7.</w:t>
      </w:r>
      <w:r w:rsidRPr="009A328B">
        <w:rPr>
          <w:noProof/>
        </w:rPr>
        <w:tab/>
        <w:t xml:space="preserve">Nelson DL, Lehninger AL, &amp; Cox MM (2021) </w:t>
      </w:r>
      <w:r w:rsidRPr="009A328B">
        <w:rPr>
          <w:i/>
          <w:noProof/>
        </w:rPr>
        <w:t>Principles of Biochemistry</w:t>
      </w:r>
      <w:r w:rsidRPr="009A328B">
        <w:rPr>
          <w:noProof/>
        </w:rPr>
        <w:t xml:space="preserve"> (Macmillan).</w:t>
      </w:r>
    </w:p>
    <w:p w14:paraId="3BB537CB" w14:textId="77777777" w:rsidR="009A328B" w:rsidRPr="009A328B" w:rsidRDefault="009A328B" w:rsidP="009A328B">
      <w:pPr>
        <w:pStyle w:val="EndNoteBibliography"/>
        <w:ind w:left="720" w:hanging="720"/>
        <w:rPr>
          <w:noProof/>
        </w:rPr>
      </w:pPr>
      <w:r w:rsidRPr="009A328B">
        <w:rPr>
          <w:noProof/>
        </w:rPr>
        <w:t>8.</w:t>
      </w:r>
      <w:r w:rsidRPr="009A328B">
        <w:rPr>
          <w:noProof/>
        </w:rPr>
        <w:tab/>
        <w:t xml:space="preserve">Yadav M, Kumar R, &amp; Krishnamurthy R (2020) Chemistry of abiotic nucleotide synthesis. </w:t>
      </w:r>
      <w:r w:rsidRPr="009A328B">
        <w:rPr>
          <w:i/>
          <w:noProof/>
        </w:rPr>
        <w:t>Chem Rev</w:t>
      </w:r>
      <w:r w:rsidRPr="009A328B">
        <w:rPr>
          <w:noProof/>
        </w:rPr>
        <w:t xml:space="preserve"> </w:t>
      </w:r>
      <w:r w:rsidRPr="009A328B">
        <w:rPr>
          <w:b/>
          <w:noProof/>
        </w:rPr>
        <w:t>120</w:t>
      </w:r>
      <w:r w:rsidRPr="009A328B">
        <w:rPr>
          <w:noProof/>
        </w:rPr>
        <w:t>: 4766-4805.</w:t>
      </w:r>
    </w:p>
    <w:p w14:paraId="193ED4B4" w14:textId="77777777" w:rsidR="009A328B" w:rsidRPr="009A328B" w:rsidRDefault="009A328B" w:rsidP="009A328B">
      <w:pPr>
        <w:pStyle w:val="EndNoteBibliography"/>
        <w:ind w:left="720" w:hanging="720"/>
        <w:rPr>
          <w:noProof/>
        </w:rPr>
      </w:pPr>
      <w:r w:rsidRPr="009A328B">
        <w:rPr>
          <w:noProof/>
        </w:rPr>
        <w:t>9.</w:t>
      </w:r>
      <w:r w:rsidRPr="009A328B">
        <w:rPr>
          <w:noProof/>
        </w:rPr>
        <w:tab/>
        <w:t xml:space="preserve">Lanier KA, Petrov AS, &amp; Williams LD (2017) The central symbiosis of molecular biology: Molecules in mutualism. </w:t>
      </w:r>
      <w:r w:rsidRPr="009A328B">
        <w:rPr>
          <w:i/>
          <w:noProof/>
        </w:rPr>
        <w:t>J Mol Evol</w:t>
      </w:r>
      <w:r w:rsidRPr="009A328B">
        <w:rPr>
          <w:noProof/>
        </w:rPr>
        <w:t xml:space="preserve"> </w:t>
      </w:r>
      <w:r w:rsidRPr="009A328B">
        <w:rPr>
          <w:b/>
          <w:noProof/>
        </w:rPr>
        <w:t>85</w:t>
      </w:r>
      <w:r w:rsidRPr="009A328B">
        <w:rPr>
          <w:noProof/>
        </w:rPr>
        <w:t>: 8-13.</w:t>
      </w:r>
    </w:p>
    <w:p w14:paraId="61AFF6A5" w14:textId="322A3BA4" w:rsidR="006621AC" w:rsidRDefault="009A328B">
      <w:r>
        <w:fldChar w:fldCharType="end"/>
      </w:r>
    </w:p>
    <w:sectPr w:rsidR="006621AC" w:rsidSect="002B4577">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Calibri Light (Headings)">
    <w:altName w:val="Calibri Light"/>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7"/>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_LDW&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x2w2xpseedtnef5svxdx00a0exaxxzptx5&quot;&gt;pce3_ed&lt;record-ids&gt;&lt;item&gt;100&lt;/item&gt;&lt;item&gt;140&lt;/item&gt;&lt;item&gt;359&lt;/item&gt;&lt;item&gt;643&lt;/item&gt;&lt;/record-ids&gt;&lt;/item&gt;&lt;/Libraries&gt;"/>
  </w:docVars>
  <w:rsids>
    <w:rsidRoot w:val="00B53393"/>
    <w:rsid w:val="00001E59"/>
    <w:rsid w:val="00017911"/>
    <w:rsid w:val="000218B2"/>
    <w:rsid w:val="00023E21"/>
    <w:rsid w:val="00033431"/>
    <w:rsid w:val="00046BFA"/>
    <w:rsid w:val="00062A3A"/>
    <w:rsid w:val="00066ED2"/>
    <w:rsid w:val="0007431F"/>
    <w:rsid w:val="00074C08"/>
    <w:rsid w:val="00090C8E"/>
    <w:rsid w:val="00091839"/>
    <w:rsid w:val="00095E33"/>
    <w:rsid w:val="000A5358"/>
    <w:rsid w:val="000B77DB"/>
    <w:rsid w:val="000C2209"/>
    <w:rsid w:val="000C71AB"/>
    <w:rsid w:val="000D6CEB"/>
    <w:rsid w:val="000E11A8"/>
    <w:rsid w:val="000E1D64"/>
    <w:rsid w:val="000E350A"/>
    <w:rsid w:val="000F2C75"/>
    <w:rsid w:val="000F69B5"/>
    <w:rsid w:val="001053F5"/>
    <w:rsid w:val="00117AC6"/>
    <w:rsid w:val="00135485"/>
    <w:rsid w:val="0013752F"/>
    <w:rsid w:val="00163A80"/>
    <w:rsid w:val="0016608A"/>
    <w:rsid w:val="00170554"/>
    <w:rsid w:val="0017255F"/>
    <w:rsid w:val="00172667"/>
    <w:rsid w:val="001934F8"/>
    <w:rsid w:val="001A049C"/>
    <w:rsid w:val="001B604F"/>
    <w:rsid w:val="001C5DED"/>
    <w:rsid w:val="001D2363"/>
    <w:rsid w:val="001D6FD7"/>
    <w:rsid w:val="002203D4"/>
    <w:rsid w:val="002320FA"/>
    <w:rsid w:val="00244638"/>
    <w:rsid w:val="00260CE9"/>
    <w:rsid w:val="0027286C"/>
    <w:rsid w:val="00272E93"/>
    <w:rsid w:val="00281A64"/>
    <w:rsid w:val="002977B4"/>
    <w:rsid w:val="002A5820"/>
    <w:rsid w:val="002A5C82"/>
    <w:rsid w:val="002B4577"/>
    <w:rsid w:val="002B670D"/>
    <w:rsid w:val="002B7CF6"/>
    <w:rsid w:val="002E17A6"/>
    <w:rsid w:val="002E1C45"/>
    <w:rsid w:val="002E20AD"/>
    <w:rsid w:val="003022CA"/>
    <w:rsid w:val="003028CF"/>
    <w:rsid w:val="00321207"/>
    <w:rsid w:val="00334759"/>
    <w:rsid w:val="00337802"/>
    <w:rsid w:val="00346456"/>
    <w:rsid w:val="003518BE"/>
    <w:rsid w:val="00351EF2"/>
    <w:rsid w:val="00356AAC"/>
    <w:rsid w:val="00356D01"/>
    <w:rsid w:val="0037069B"/>
    <w:rsid w:val="003725FD"/>
    <w:rsid w:val="003752FB"/>
    <w:rsid w:val="00386090"/>
    <w:rsid w:val="003C5DA8"/>
    <w:rsid w:val="003C6EB4"/>
    <w:rsid w:val="003D3ED7"/>
    <w:rsid w:val="003E7245"/>
    <w:rsid w:val="003F078C"/>
    <w:rsid w:val="003F4240"/>
    <w:rsid w:val="004203A7"/>
    <w:rsid w:val="00426D73"/>
    <w:rsid w:val="00437112"/>
    <w:rsid w:val="004534FE"/>
    <w:rsid w:val="00454C15"/>
    <w:rsid w:val="00457AA3"/>
    <w:rsid w:val="00461178"/>
    <w:rsid w:val="00470B3D"/>
    <w:rsid w:val="00485E75"/>
    <w:rsid w:val="00486737"/>
    <w:rsid w:val="00490CD1"/>
    <w:rsid w:val="00493BBA"/>
    <w:rsid w:val="004A0F40"/>
    <w:rsid w:val="004B02AC"/>
    <w:rsid w:val="004B3661"/>
    <w:rsid w:val="004C5F03"/>
    <w:rsid w:val="004E7801"/>
    <w:rsid w:val="004F6926"/>
    <w:rsid w:val="004F73E1"/>
    <w:rsid w:val="005157A8"/>
    <w:rsid w:val="0052070F"/>
    <w:rsid w:val="00522CAA"/>
    <w:rsid w:val="0053158E"/>
    <w:rsid w:val="00545149"/>
    <w:rsid w:val="0054611B"/>
    <w:rsid w:val="00590E69"/>
    <w:rsid w:val="005A14ED"/>
    <w:rsid w:val="005B2F29"/>
    <w:rsid w:val="005C2497"/>
    <w:rsid w:val="005D48B3"/>
    <w:rsid w:val="005D4BD7"/>
    <w:rsid w:val="00607CB5"/>
    <w:rsid w:val="006104DE"/>
    <w:rsid w:val="0061315F"/>
    <w:rsid w:val="00633647"/>
    <w:rsid w:val="006370A8"/>
    <w:rsid w:val="006405E6"/>
    <w:rsid w:val="00650AA5"/>
    <w:rsid w:val="00661B8D"/>
    <w:rsid w:val="006621AC"/>
    <w:rsid w:val="006633B1"/>
    <w:rsid w:val="006711B4"/>
    <w:rsid w:val="006A13F9"/>
    <w:rsid w:val="006A1596"/>
    <w:rsid w:val="006A1916"/>
    <w:rsid w:val="006B1363"/>
    <w:rsid w:val="006C241B"/>
    <w:rsid w:val="006C59D8"/>
    <w:rsid w:val="006D5864"/>
    <w:rsid w:val="006E0066"/>
    <w:rsid w:val="006E0323"/>
    <w:rsid w:val="006E3C5B"/>
    <w:rsid w:val="006F3496"/>
    <w:rsid w:val="006F65B1"/>
    <w:rsid w:val="006F7478"/>
    <w:rsid w:val="007013D3"/>
    <w:rsid w:val="007025B9"/>
    <w:rsid w:val="007034D3"/>
    <w:rsid w:val="00712B99"/>
    <w:rsid w:val="00713E78"/>
    <w:rsid w:val="007144A7"/>
    <w:rsid w:val="00723B7C"/>
    <w:rsid w:val="00726A20"/>
    <w:rsid w:val="00731214"/>
    <w:rsid w:val="0075104D"/>
    <w:rsid w:val="00762F3B"/>
    <w:rsid w:val="00771191"/>
    <w:rsid w:val="007727C7"/>
    <w:rsid w:val="007775DE"/>
    <w:rsid w:val="00786E03"/>
    <w:rsid w:val="00787858"/>
    <w:rsid w:val="007955D9"/>
    <w:rsid w:val="007962CE"/>
    <w:rsid w:val="00797495"/>
    <w:rsid w:val="007A7DC3"/>
    <w:rsid w:val="007C325F"/>
    <w:rsid w:val="007C5E7F"/>
    <w:rsid w:val="007E200E"/>
    <w:rsid w:val="007E40F9"/>
    <w:rsid w:val="007F6344"/>
    <w:rsid w:val="007F7744"/>
    <w:rsid w:val="0080218E"/>
    <w:rsid w:val="0080457E"/>
    <w:rsid w:val="00810252"/>
    <w:rsid w:val="00810BC5"/>
    <w:rsid w:val="008300DC"/>
    <w:rsid w:val="00844295"/>
    <w:rsid w:val="00845D50"/>
    <w:rsid w:val="008535F1"/>
    <w:rsid w:val="008648FA"/>
    <w:rsid w:val="00876B15"/>
    <w:rsid w:val="00886C94"/>
    <w:rsid w:val="00890158"/>
    <w:rsid w:val="008907F8"/>
    <w:rsid w:val="00894648"/>
    <w:rsid w:val="00895504"/>
    <w:rsid w:val="008A6BF7"/>
    <w:rsid w:val="008B12C5"/>
    <w:rsid w:val="008B451A"/>
    <w:rsid w:val="008C2CB2"/>
    <w:rsid w:val="008D44BE"/>
    <w:rsid w:val="008E1616"/>
    <w:rsid w:val="008E16EF"/>
    <w:rsid w:val="008F1849"/>
    <w:rsid w:val="008F5A51"/>
    <w:rsid w:val="00912C82"/>
    <w:rsid w:val="009213A1"/>
    <w:rsid w:val="00923FA6"/>
    <w:rsid w:val="0092517F"/>
    <w:rsid w:val="009265BB"/>
    <w:rsid w:val="00927354"/>
    <w:rsid w:val="009461E2"/>
    <w:rsid w:val="009519AD"/>
    <w:rsid w:val="0095452A"/>
    <w:rsid w:val="00962086"/>
    <w:rsid w:val="009639F1"/>
    <w:rsid w:val="00965058"/>
    <w:rsid w:val="00970BF2"/>
    <w:rsid w:val="00970FE4"/>
    <w:rsid w:val="00980BDD"/>
    <w:rsid w:val="009960B3"/>
    <w:rsid w:val="009A328B"/>
    <w:rsid w:val="009A3D7A"/>
    <w:rsid w:val="009A521D"/>
    <w:rsid w:val="009A7762"/>
    <w:rsid w:val="009B479F"/>
    <w:rsid w:val="009B7A6F"/>
    <w:rsid w:val="009D06BB"/>
    <w:rsid w:val="009E0DFD"/>
    <w:rsid w:val="009E4371"/>
    <w:rsid w:val="009E538D"/>
    <w:rsid w:val="009F42A9"/>
    <w:rsid w:val="00A03640"/>
    <w:rsid w:val="00A04602"/>
    <w:rsid w:val="00A07DCD"/>
    <w:rsid w:val="00A1670A"/>
    <w:rsid w:val="00A20247"/>
    <w:rsid w:val="00A2712F"/>
    <w:rsid w:val="00A340D4"/>
    <w:rsid w:val="00A35572"/>
    <w:rsid w:val="00A37A9C"/>
    <w:rsid w:val="00A40278"/>
    <w:rsid w:val="00A454C1"/>
    <w:rsid w:val="00A45824"/>
    <w:rsid w:val="00A52295"/>
    <w:rsid w:val="00A66706"/>
    <w:rsid w:val="00A75151"/>
    <w:rsid w:val="00A828E3"/>
    <w:rsid w:val="00AA0336"/>
    <w:rsid w:val="00AB0C09"/>
    <w:rsid w:val="00AB3026"/>
    <w:rsid w:val="00AB435C"/>
    <w:rsid w:val="00AB473B"/>
    <w:rsid w:val="00AB7549"/>
    <w:rsid w:val="00AC0AF3"/>
    <w:rsid w:val="00AC305D"/>
    <w:rsid w:val="00AD009D"/>
    <w:rsid w:val="00AF131A"/>
    <w:rsid w:val="00AF3270"/>
    <w:rsid w:val="00AF7272"/>
    <w:rsid w:val="00B041C9"/>
    <w:rsid w:val="00B25C95"/>
    <w:rsid w:val="00B312E5"/>
    <w:rsid w:val="00B342A6"/>
    <w:rsid w:val="00B37198"/>
    <w:rsid w:val="00B400BC"/>
    <w:rsid w:val="00B47D99"/>
    <w:rsid w:val="00B53393"/>
    <w:rsid w:val="00B64570"/>
    <w:rsid w:val="00B6737D"/>
    <w:rsid w:val="00B7283C"/>
    <w:rsid w:val="00B83570"/>
    <w:rsid w:val="00B84B25"/>
    <w:rsid w:val="00B95B91"/>
    <w:rsid w:val="00BA065F"/>
    <w:rsid w:val="00BA18C0"/>
    <w:rsid w:val="00BA44B6"/>
    <w:rsid w:val="00BB1D38"/>
    <w:rsid w:val="00BC194D"/>
    <w:rsid w:val="00BC2B07"/>
    <w:rsid w:val="00BC2FEA"/>
    <w:rsid w:val="00BD016C"/>
    <w:rsid w:val="00BD4A56"/>
    <w:rsid w:val="00BE4046"/>
    <w:rsid w:val="00BE55B3"/>
    <w:rsid w:val="00BF20AC"/>
    <w:rsid w:val="00BF3A13"/>
    <w:rsid w:val="00BF4C0A"/>
    <w:rsid w:val="00C050F0"/>
    <w:rsid w:val="00C26121"/>
    <w:rsid w:val="00C47C09"/>
    <w:rsid w:val="00C54406"/>
    <w:rsid w:val="00C558FD"/>
    <w:rsid w:val="00C60327"/>
    <w:rsid w:val="00C908A4"/>
    <w:rsid w:val="00CB07A3"/>
    <w:rsid w:val="00CC06C5"/>
    <w:rsid w:val="00CE0308"/>
    <w:rsid w:val="00CE72BB"/>
    <w:rsid w:val="00CF40E5"/>
    <w:rsid w:val="00D022A3"/>
    <w:rsid w:val="00D1206A"/>
    <w:rsid w:val="00D137CE"/>
    <w:rsid w:val="00D26947"/>
    <w:rsid w:val="00D31779"/>
    <w:rsid w:val="00D37479"/>
    <w:rsid w:val="00D5562C"/>
    <w:rsid w:val="00D7382E"/>
    <w:rsid w:val="00D871FA"/>
    <w:rsid w:val="00D9105F"/>
    <w:rsid w:val="00DA0C88"/>
    <w:rsid w:val="00DA79E2"/>
    <w:rsid w:val="00DB22E5"/>
    <w:rsid w:val="00DB302B"/>
    <w:rsid w:val="00DC0855"/>
    <w:rsid w:val="00DF3B28"/>
    <w:rsid w:val="00E0428C"/>
    <w:rsid w:val="00E055A9"/>
    <w:rsid w:val="00E1142D"/>
    <w:rsid w:val="00E2613B"/>
    <w:rsid w:val="00E3012A"/>
    <w:rsid w:val="00E34A30"/>
    <w:rsid w:val="00E442D5"/>
    <w:rsid w:val="00E7775D"/>
    <w:rsid w:val="00E81529"/>
    <w:rsid w:val="00E85EFA"/>
    <w:rsid w:val="00E95B15"/>
    <w:rsid w:val="00EA566D"/>
    <w:rsid w:val="00EB1C35"/>
    <w:rsid w:val="00EC1547"/>
    <w:rsid w:val="00ED0A60"/>
    <w:rsid w:val="00ED67B5"/>
    <w:rsid w:val="00EE1C5C"/>
    <w:rsid w:val="00F01E59"/>
    <w:rsid w:val="00F40123"/>
    <w:rsid w:val="00F40219"/>
    <w:rsid w:val="00F556B8"/>
    <w:rsid w:val="00F63793"/>
    <w:rsid w:val="00F82DB0"/>
    <w:rsid w:val="00F91715"/>
    <w:rsid w:val="00FA036C"/>
    <w:rsid w:val="00FA6CB0"/>
    <w:rsid w:val="00FC0E02"/>
    <w:rsid w:val="00FC172A"/>
    <w:rsid w:val="00FC3C9C"/>
    <w:rsid w:val="00FC5417"/>
    <w:rsid w:val="00FC6725"/>
    <w:rsid w:val="00FE68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9D415CC"/>
  <w15:chartTrackingRefBased/>
  <w15:docId w15:val="{F104BBF7-8D93-1649-9C0C-14E67D204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Body CS)"/>
        <w:kern w:val="2"/>
        <w:sz w:val="22"/>
        <w:szCs w:val="24"/>
        <w:lang w:val="en-US" w:eastAsia="en-US" w:bidi="ar-SA"/>
        <w14:ligatures w14:val="standardContextual"/>
      </w:rPr>
    </w:rPrDefault>
    <w:pPrDefault>
      <w:pPr>
        <w:spacing w:after="12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3393"/>
    <w:pPr>
      <w:spacing w:after="0"/>
      <w:jc w:val="both"/>
    </w:pPr>
    <w:rPr>
      <w:rFonts w:asciiTheme="minorHAnsi" w:hAnsiTheme="minorHAnsi" w:cs="Calibri Light (Headings)"/>
      <w:kern w:val="0"/>
      <w14:ligatures w14:val="none"/>
    </w:rPr>
  </w:style>
  <w:style w:type="paragraph" w:styleId="Heading1">
    <w:name w:val="heading 1"/>
    <w:basedOn w:val="Normal"/>
    <w:next w:val="Normal"/>
    <w:link w:val="Heading1Char"/>
    <w:uiPriority w:val="9"/>
    <w:qFormat/>
    <w:rsid w:val="00B5339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B5339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B53393"/>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B53393"/>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B53393"/>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B53393"/>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B53393"/>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B53393"/>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B53393"/>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339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5339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53393"/>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53393"/>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B53393"/>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B53393"/>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B53393"/>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B53393"/>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B53393"/>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B53393"/>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B533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53393"/>
    <w:pPr>
      <w:numPr>
        <w:ilvl w:val="1"/>
      </w:numPr>
      <w:spacing w:after="160"/>
      <w:ind w:firstLine="72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B53393"/>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B53393"/>
    <w:pPr>
      <w:spacing w:before="160" w:after="160"/>
      <w:jc w:val="center"/>
    </w:pPr>
    <w:rPr>
      <w:rFonts w:ascii="Calibri" w:hAnsi="Calibri" w:cs="Times New Roman (Body CS)"/>
      <w:i/>
      <w:iCs/>
      <w:color w:val="404040" w:themeColor="text1" w:themeTint="BF"/>
      <w:kern w:val="2"/>
      <w14:ligatures w14:val="standardContextual"/>
    </w:rPr>
  </w:style>
  <w:style w:type="character" w:customStyle="1" w:styleId="QuoteChar">
    <w:name w:val="Quote Char"/>
    <w:basedOn w:val="DefaultParagraphFont"/>
    <w:link w:val="Quote"/>
    <w:uiPriority w:val="29"/>
    <w:rsid w:val="00B53393"/>
    <w:rPr>
      <w:i/>
      <w:iCs/>
      <w:color w:val="404040" w:themeColor="text1" w:themeTint="BF"/>
    </w:rPr>
  </w:style>
  <w:style w:type="paragraph" w:styleId="ListParagraph">
    <w:name w:val="List Paragraph"/>
    <w:basedOn w:val="Normal"/>
    <w:uiPriority w:val="34"/>
    <w:qFormat/>
    <w:rsid w:val="00B53393"/>
    <w:pPr>
      <w:spacing w:after="120"/>
      <w:ind w:left="720"/>
      <w:contextualSpacing/>
    </w:pPr>
    <w:rPr>
      <w:rFonts w:ascii="Calibri" w:hAnsi="Calibri" w:cs="Times New Roman (Body CS)"/>
      <w:kern w:val="2"/>
      <w14:ligatures w14:val="standardContextual"/>
    </w:rPr>
  </w:style>
  <w:style w:type="character" w:styleId="IntenseEmphasis">
    <w:name w:val="Intense Emphasis"/>
    <w:basedOn w:val="DefaultParagraphFont"/>
    <w:uiPriority w:val="21"/>
    <w:qFormat/>
    <w:rsid w:val="00B53393"/>
    <w:rPr>
      <w:i/>
      <w:iCs/>
      <w:color w:val="0F4761" w:themeColor="accent1" w:themeShade="BF"/>
    </w:rPr>
  </w:style>
  <w:style w:type="paragraph" w:styleId="IntenseQuote">
    <w:name w:val="Intense Quote"/>
    <w:basedOn w:val="Normal"/>
    <w:next w:val="Normal"/>
    <w:link w:val="IntenseQuoteChar"/>
    <w:uiPriority w:val="30"/>
    <w:qFormat/>
    <w:rsid w:val="00B53393"/>
    <w:pPr>
      <w:pBdr>
        <w:top w:val="single" w:sz="4" w:space="10" w:color="0F4761" w:themeColor="accent1" w:themeShade="BF"/>
        <w:bottom w:val="single" w:sz="4" w:space="10" w:color="0F4761" w:themeColor="accent1" w:themeShade="BF"/>
      </w:pBdr>
      <w:spacing w:before="360" w:after="360"/>
      <w:ind w:left="864" w:right="864"/>
      <w:jc w:val="center"/>
    </w:pPr>
    <w:rPr>
      <w:rFonts w:ascii="Calibri" w:hAnsi="Calibri" w:cs="Times New Roman (Body CS)"/>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B53393"/>
    <w:rPr>
      <w:i/>
      <w:iCs/>
      <w:color w:val="0F4761" w:themeColor="accent1" w:themeShade="BF"/>
    </w:rPr>
  </w:style>
  <w:style w:type="character" w:styleId="IntenseReference">
    <w:name w:val="Intense Reference"/>
    <w:basedOn w:val="DefaultParagraphFont"/>
    <w:uiPriority w:val="32"/>
    <w:qFormat/>
    <w:rsid w:val="00B53393"/>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9A328B"/>
    <w:pPr>
      <w:jc w:val="center"/>
    </w:pPr>
    <w:rPr>
      <w:rFonts w:ascii="Aptos" w:hAnsi="Aptos"/>
    </w:rPr>
  </w:style>
  <w:style w:type="character" w:customStyle="1" w:styleId="EndNoteBibliographyTitleChar">
    <w:name w:val="EndNote Bibliography Title Char"/>
    <w:basedOn w:val="DefaultParagraphFont"/>
    <w:link w:val="EndNoteBibliographyTitle"/>
    <w:rsid w:val="009A328B"/>
    <w:rPr>
      <w:rFonts w:ascii="Aptos" w:hAnsi="Aptos" w:cs="Calibri Light (Headings)"/>
      <w:kern w:val="0"/>
      <w14:ligatures w14:val="none"/>
    </w:rPr>
  </w:style>
  <w:style w:type="paragraph" w:customStyle="1" w:styleId="EndNoteBibliography">
    <w:name w:val="EndNote Bibliography"/>
    <w:basedOn w:val="Normal"/>
    <w:link w:val="EndNoteBibliographyChar"/>
    <w:rsid w:val="009A328B"/>
    <w:pPr>
      <w:spacing w:line="240" w:lineRule="auto"/>
    </w:pPr>
    <w:rPr>
      <w:rFonts w:ascii="Aptos" w:hAnsi="Aptos"/>
    </w:rPr>
  </w:style>
  <w:style w:type="character" w:customStyle="1" w:styleId="EndNoteBibliographyChar">
    <w:name w:val="EndNote Bibliography Char"/>
    <w:basedOn w:val="DefaultParagraphFont"/>
    <w:link w:val="EndNoteBibliography"/>
    <w:rsid w:val="009A328B"/>
    <w:rPr>
      <w:rFonts w:ascii="Aptos" w:hAnsi="Aptos" w:cs="Calibri Light (Headings)"/>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922</Words>
  <Characters>5371</Characters>
  <Application>Microsoft Office Word</Application>
  <DocSecurity>0</DocSecurity>
  <Lines>83</Lines>
  <Paragraphs>28</Paragraphs>
  <ScaleCrop>false</ScaleCrop>
  <Company/>
  <LinksUpToDate>false</LinksUpToDate>
  <CharactersWithSpaces>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Loren D</dc:creator>
  <cp:keywords/>
  <dc:description/>
  <cp:lastModifiedBy>Williams, Loren D</cp:lastModifiedBy>
  <cp:revision>6</cp:revision>
  <dcterms:created xsi:type="dcterms:W3CDTF">2026-01-04T18:52:00Z</dcterms:created>
  <dcterms:modified xsi:type="dcterms:W3CDTF">2026-01-05T06:53:00Z</dcterms:modified>
</cp:coreProperties>
</file>